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D5FC2F" w14:textId="77777777" w:rsidR="00FF326E" w:rsidRDefault="00FF326E" w:rsidP="003E4CC5">
      <w:pPr>
        <w:jc w:val="both"/>
        <w:rPr>
          <w:b/>
        </w:rPr>
      </w:pPr>
      <w:r>
        <w:rPr>
          <w:b/>
        </w:rPr>
        <w:t>1.1 Problem in a Nutshell</w:t>
      </w:r>
    </w:p>
    <w:p w14:paraId="58384E12" w14:textId="77777777" w:rsidR="002E13F1" w:rsidRDefault="001E010B" w:rsidP="003E4CC5">
      <w:r>
        <w:t>Super resolution(SR)</w:t>
      </w:r>
      <w:r w:rsidR="00214BF8">
        <w:fldChar w:fldCharType="begin"/>
      </w:r>
      <w:r w:rsidR="00214BF8">
        <w:instrText xml:space="preserve"> ADDIN ZOTERO_ITEM CSL_CITATION {"citationID":"H9rO7Ng7","properties":{"formattedCitation":"(Timofte et al., 2013)","plainCitation":"(Timofte et al., 2013)"},"citationItems":[{"id":579,"uris":["http://zotero.org/users/local/B4qkmALa/items/6KSGVRK2"],"uri":["http://zotero.org/users/local/B4qkmALa/items/6KSGVRK2"],"itemData":{"id":579,"type":"paper-conference","title":"Anchored Neighborhood Regression for Fast Example-Based Super-Resolution","publisher":"IEEE","page":"1920-1927","source":"CrossRef","URL":"http://ieeexplore.ieee.org/document/6751349/","DOI":"10.1109/ICCV.2013.241","ISBN":"978-1-4799-2840-8","author":[{"family":"Timofte","given":"Radu"},{"family":"De","given":"Vincent"},{"family":"Gool","given":"Luc Van"}],"issued":{"date-parts":[["2013",12]]},"accessed":{"date-parts":[["2017",10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Timofte et al., 2013)</w:t>
      </w:r>
      <w:r w:rsidR="00214BF8">
        <w:fldChar w:fldCharType="end"/>
      </w:r>
      <w:r>
        <w:t xml:space="preserve"> </w:t>
      </w:r>
      <w:r w:rsidR="00214BF8">
        <w:fldChar w:fldCharType="begin"/>
      </w:r>
      <w:r w:rsidR="00214BF8">
        <w:instrText xml:space="preserve"> ADDIN ZOTERO_ITEM CSL_CITATION {"citationID":"HgPl5D9l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F15ADE">
        <w:t xml:space="preserve"> </w:t>
      </w:r>
      <w:r w:rsidR="00214BF8">
        <w:fldChar w:fldCharType="begin"/>
      </w:r>
      <w:r w:rsidR="00214BF8">
        <w:instrText xml:space="preserve"> ADDIN ZOTERO_ITEM CSL_CITATION {"citationID":"S4CjAwAP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Kaibing Zhang et al., 2012)</w:t>
      </w:r>
      <w:r w:rsidR="00214BF8">
        <w:fldChar w:fldCharType="end"/>
      </w:r>
      <w:r w:rsidR="00F15ADE">
        <w:t xml:space="preserve"> </w:t>
      </w:r>
      <w:r w:rsidR="00214BF8">
        <w:fldChar w:fldCharType="begin"/>
      </w:r>
      <w:r w:rsidR="00214BF8">
        <w:instrText xml:space="preserve"> ADDIN ZOTERO_ITEM CSL_CITATION {"citationID":"XSF2ZgMb","properties":{"formattedCitation":"(Nasrollahi and Moeslund, 2014)","plainCitation":"(Nasrollahi and Moeslund, 2014)"},"citationItems":[{"id":663,"uris":["http://zotero.org/users/local/B4qkmALa/items/9TGECAZ5"],"uri":["http://zotero.org/users/local/B4qkmALa/items/9TGECAZ5"],"itemData":{"id":663,"type":"article-journal","title":"Super-resolution: a comprehensive survey","container-title":"Machine Vision &amp; Applications","page":"1423-1468","volume":"25","issue":"6","source":"Baidu Scholar","DOI":"10.1007/s00138-014-0623-4","shortTitle":"Super-resolution","author":[{"family":"Nasrollahi","given":"Kamal"},{"family":"Moeslund","given":"Thomas B."}],"issued":{"date-parts":[["2014"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Nasrollahi and Moeslund, 2014)</w:t>
      </w:r>
      <w:r w:rsidR="00214BF8">
        <w:fldChar w:fldCharType="end"/>
      </w:r>
      <w:r>
        <w:t xml:space="preserve">is a </w:t>
      </w:r>
      <w:r w:rsidR="001C6B03">
        <w:t xml:space="preserve">popular image reconstruction problem, it </w:t>
      </w:r>
      <w:r w:rsidR="00E022EB">
        <w:t xml:space="preserve">reconstructs the </w:t>
      </w:r>
      <w:r w:rsidR="00C9097A">
        <w:t>high-resolution</w:t>
      </w:r>
      <w:r w:rsidR="00E022EB">
        <w:t xml:space="preserve"> image from the </w:t>
      </w:r>
      <w:r w:rsidR="00C9097A">
        <w:t>low-resolution</w:t>
      </w:r>
      <w:r w:rsidR="00E022EB">
        <w:t xml:space="preserve"> image. </w:t>
      </w:r>
      <w:r w:rsidR="00C9097A">
        <w:t>This</w:t>
      </w:r>
      <w:r>
        <w:t xml:space="preserve"> </w:t>
      </w:r>
      <w:r w:rsidR="00C9097A">
        <w:t>technology has vast application field including m</w:t>
      </w:r>
      <w:r w:rsidR="00C9097A" w:rsidRPr="00C9097A">
        <w:t xml:space="preserve">edical </w:t>
      </w:r>
      <w:r w:rsidR="00C9097A">
        <w:t>i</w:t>
      </w:r>
      <w:r w:rsidR="00C9097A" w:rsidRPr="00C9097A">
        <w:t>maging</w:t>
      </w:r>
      <w:r w:rsidR="00C9097A">
        <w:t xml:space="preserve">, </w:t>
      </w:r>
      <w:r w:rsidR="00BE1DC8">
        <w:t>s</w:t>
      </w:r>
      <w:r w:rsidR="00BE1DC8" w:rsidRPr="00BE1DC8">
        <w:t xml:space="preserve">atellite </w:t>
      </w:r>
      <w:r w:rsidR="005D29B3">
        <w:t>i</w:t>
      </w:r>
      <w:r w:rsidR="00BE1DC8" w:rsidRPr="00BE1DC8">
        <w:t>maging</w:t>
      </w:r>
      <w:r w:rsidR="00DD16FC">
        <w:t>, p</w:t>
      </w:r>
      <w:r w:rsidR="00DD16FC" w:rsidRPr="00DD16FC">
        <w:t>attern</w:t>
      </w:r>
      <w:r w:rsidR="00DD16FC">
        <w:t xml:space="preserve"> r</w:t>
      </w:r>
      <w:r w:rsidR="00DD16FC" w:rsidRPr="00DD16FC">
        <w:t>ecognition</w:t>
      </w:r>
      <w:r w:rsidR="00DD16FC">
        <w:t xml:space="preserve">, etc. </w:t>
      </w:r>
    </w:p>
    <w:p w14:paraId="0317EED2" w14:textId="77777777" w:rsidR="009F74EC" w:rsidRDefault="009F74EC" w:rsidP="003E4CC5"/>
    <w:p w14:paraId="48319F71" w14:textId="77777777" w:rsidR="009F74EC" w:rsidRDefault="001C52A1" w:rsidP="003E4CC5">
      <w:r>
        <w:t>Dictionary-based method</w:t>
      </w:r>
      <w:r w:rsidR="00214BF8">
        <w:fldChar w:fldCharType="begin"/>
      </w:r>
      <w:r w:rsidR="00214BF8">
        <w:instrText xml:space="preserve"> ADDIN ZOTERO_ITEM CSL_CITATION {"citationID":"fNHjpzIA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683588">
        <w:t xml:space="preserve"> </w:t>
      </w:r>
      <w:r w:rsidR="00214BF8">
        <w:fldChar w:fldCharType="begin"/>
      </w:r>
      <w:r w:rsidR="00214BF8">
        <w:instrText xml:space="preserve"> ADDIN ZOTERO_ITEM CSL_CITATION {"citationID":"Pks15AAJ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Kaibing Zhang et al., 2012)</w:t>
      </w:r>
      <w:r w:rsidR="00214BF8">
        <w:fldChar w:fldCharType="end"/>
      </w:r>
      <w:r w:rsidR="00683588">
        <w:t xml:space="preserve"> </w:t>
      </w:r>
      <w:r>
        <w:t>is one of the widely talked method to this problem</w:t>
      </w:r>
      <w:r w:rsidR="00CB0484">
        <w:t xml:space="preserve">. It takes a training dataset consists of known low-resolution and high-resolution image pairs and get image patch signals with partition and some </w:t>
      </w:r>
      <w:r w:rsidR="00EA0DD2">
        <w:t xml:space="preserve">successive image processing. </w:t>
      </w:r>
      <w:r w:rsidR="0091724B">
        <w:t xml:space="preserve">Based on this patch signals, it tries to learn a low-resolution dictionary </w:t>
      </w:r>
      <w:r w:rsidR="0091724B" w:rsidRPr="0091724B">
        <w:rPr>
          <w:highlight w:val="green"/>
        </w:rPr>
        <w:t>Al</w:t>
      </w:r>
      <w:r w:rsidR="0091724B">
        <w:t xml:space="preserve"> and high-resolution dictionary </w:t>
      </w:r>
      <w:proofErr w:type="spellStart"/>
      <w:r w:rsidR="0091724B" w:rsidRPr="0091724B">
        <w:rPr>
          <w:highlight w:val="green"/>
        </w:rPr>
        <w:t>Ar</w:t>
      </w:r>
      <w:proofErr w:type="spellEnd"/>
      <w:r w:rsidR="0091724B">
        <w:t xml:space="preserve"> </w:t>
      </w:r>
      <w:r w:rsidR="004C5DB7">
        <w:t>which can represent image patch signals as:</w:t>
      </w:r>
    </w:p>
    <w:p w14:paraId="32BE91E3" w14:textId="77777777" w:rsidR="004C5DB7" w:rsidRDefault="004C5DB7" w:rsidP="003E4CC5">
      <w:pPr>
        <w:rPr>
          <w:highlight w:val="green"/>
        </w:rPr>
      </w:pPr>
      <w:r w:rsidRPr="004C5DB7">
        <w:rPr>
          <w:highlight w:val="green"/>
        </w:rPr>
        <w:t>&lt;</w:t>
      </w:r>
      <w:r w:rsidRPr="004C5DB7">
        <w:rPr>
          <w:rFonts w:eastAsiaTheme="minorEastAsia" w:hint="eastAsia"/>
          <w:highlight w:val="green"/>
        </w:rPr>
        <w:t>公式</w:t>
      </w:r>
      <w:r w:rsidRPr="004C5DB7">
        <w:rPr>
          <w:highlight w:val="green"/>
        </w:rPr>
        <w:t>&gt;</w:t>
      </w:r>
    </w:p>
    <w:p w14:paraId="53EF8828" w14:textId="77777777" w:rsidR="004C5DB7" w:rsidRDefault="004C5DB7" w:rsidP="003E4CC5">
      <w:pPr>
        <w:rPr>
          <w:highlight w:val="green"/>
        </w:rPr>
      </w:pPr>
      <w:r w:rsidRPr="004C5DB7">
        <w:rPr>
          <w:highlight w:val="green"/>
        </w:rPr>
        <w:t>&lt;</w:t>
      </w:r>
      <w:r w:rsidRPr="004C5DB7">
        <w:rPr>
          <w:rFonts w:eastAsiaTheme="minorEastAsia" w:hint="eastAsia"/>
          <w:highlight w:val="green"/>
        </w:rPr>
        <w:t>公式</w:t>
      </w:r>
      <w:r w:rsidRPr="004C5DB7">
        <w:rPr>
          <w:highlight w:val="green"/>
        </w:rPr>
        <w:t>&gt;</w:t>
      </w:r>
    </w:p>
    <w:p w14:paraId="27474671" w14:textId="21F5511A" w:rsidR="003E252A" w:rsidRDefault="005E4609" w:rsidP="003E4CC5">
      <w:r>
        <w:t xml:space="preserve">where </w:t>
      </w:r>
      <w:r w:rsidRPr="005E4609">
        <w:rPr>
          <w:highlight w:val="green"/>
        </w:rPr>
        <w:t xml:space="preserve">xl and </w:t>
      </w:r>
      <w:proofErr w:type="spellStart"/>
      <w:r w:rsidRPr="005E4609">
        <w:rPr>
          <w:highlight w:val="green"/>
        </w:rPr>
        <w:t>xh</w:t>
      </w:r>
      <w:proofErr w:type="spellEnd"/>
      <w:r>
        <w:t xml:space="preserve"> are the low-resolution and high-resolution image patch signal and </w:t>
      </w:r>
      <w:r w:rsidRPr="005E4609">
        <w:rPr>
          <w:highlight w:val="green"/>
        </w:rPr>
        <w:t>alpha</w:t>
      </w:r>
      <w:r>
        <w:t xml:space="preserve"> is the </w:t>
      </w:r>
      <w:r w:rsidR="00982928" w:rsidRPr="005921CA">
        <w:rPr>
          <w:rFonts w:hint="eastAsia"/>
          <w:color w:val="000000" w:themeColor="text1"/>
          <w:highlight w:val="yellow"/>
        </w:rPr>
        <w:t>sparse</w:t>
      </w:r>
      <w:r w:rsidR="00982928">
        <w:t xml:space="preserve"> </w:t>
      </w:r>
      <w:r>
        <w:t>representation.</w:t>
      </w:r>
      <w:r w:rsidR="00E00149">
        <w:t xml:space="preserve"> </w:t>
      </w:r>
      <w:r w:rsidR="00E95BE4" w:rsidRPr="005E4609">
        <w:rPr>
          <w:highlight w:val="green"/>
        </w:rPr>
        <w:t>alpha</w:t>
      </w:r>
      <w:r w:rsidR="00E95BE4">
        <w:t xml:space="preserve"> is a sparse vector with only a few non-zero elements. </w:t>
      </w:r>
      <w:proofErr w:type="spellStart"/>
      <w:r w:rsidR="00E95BE4" w:rsidRPr="00E95BE4">
        <w:rPr>
          <w:highlight w:val="green"/>
        </w:rPr>
        <w:t>Ar</w:t>
      </w:r>
      <w:proofErr w:type="spellEnd"/>
      <w:r w:rsidR="00E95BE4" w:rsidRPr="00E95BE4">
        <w:rPr>
          <w:highlight w:val="green"/>
        </w:rPr>
        <w:t xml:space="preserve"> and Al</w:t>
      </w:r>
      <w:r w:rsidR="00E95BE4">
        <w:t xml:space="preserve"> are consisted of vectors of the same length of patch signals and these vectors are called atom. Patch signals are actually represented as the linear combination of those atoms </w:t>
      </w:r>
      <w:r w:rsidR="002D6500">
        <w:t>and</w:t>
      </w:r>
      <w:r w:rsidR="00E95BE4">
        <w:t xml:space="preserve"> </w:t>
      </w:r>
      <w:r w:rsidR="00E95BE4" w:rsidRPr="00E95BE4">
        <w:rPr>
          <w:highlight w:val="green"/>
        </w:rPr>
        <w:t>alpha</w:t>
      </w:r>
      <w:r w:rsidR="00E95BE4">
        <w:t xml:space="preserve"> </w:t>
      </w:r>
      <w:r w:rsidR="002D6500">
        <w:t xml:space="preserve">is </w:t>
      </w:r>
      <w:r w:rsidR="00E95BE4">
        <w:t>the combination coefficients.</w:t>
      </w:r>
      <w:r w:rsidR="002D6500">
        <w:t xml:space="preserve"> </w:t>
      </w:r>
      <w:r w:rsidR="00346AF7">
        <w:t xml:space="preserve">Since </w:t>
      </w:r>
      <w:r w:rsidR="00346AF7" w:rsidRPr="00346AF7">
        <w:rPr>
          <w:highlight w:val="green"/>
        </w:rPr>
        <w:t>alpha</w:t>
      </w:r>
      <w:r w:rsidR="00346AF7">
        <w:t xml:space="preserve"> is sparse</w:t>
      </w:r>
      <w:r w:rsidR="00214BF8">
        <w:fldChar w:fldCharType="begin"/>
      </w:r>
      <w:r w:rsidR="00214BF8">
        <w:instrText xml:space="preserve"> ADDIN ZOTERO_ITEM CSL_CITATION {"citationID":"nDphZrnn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346AF7">
        <w:t xml:space="preserve">, only a few atoms will be used to form the patch signal, hence, the representation </w:t>
      </w:r>
      <w:r w:rsidR="00346AF7" w:rsidRPr="00346AF7">
        <w:rPr>
          <w:highlight w:val="green"/>
        </w:rPr>
        <w:t>alpha</w:t>
      </w:r>
      <w:r w:rsidR="00346AF7">
        <w:t xml:space="preserve"> is called spares representation.</w:t>
      </w:r>
      <w:r w:rsidR="00D37C4E">
        <w:t xml:space="preserve"> </w:t>
      </w:r>
      <w:r w:rsidR="00AD6D77">
        <w:t>After getting</w:t>
      </w:r>
      <w:r w:rsidR="00983959">
        <w:t xml:space="preserve"> the dictionary </w:t>
      </w:r>
      <w:proofErr w:type="gramStart"/>
      <w:r w:rsidR="00983959">
        <w:t xml:space="preserve">pair </w:t>
      </w:r>
      <w:r w:rsidR="00AD6D77">
        <w:t xml:space="preserve"> </w:t>
      </w:r>
      <w:proofErr w:type="spellStart"/>
      <w:r w:rsidR="00983959" w:rsidRPr="00983959">
        <w:rPr>
          <w:highlight w:val="green"/>
        </w:rPr>
        <w:t>Ar</w:t>
      </w:r>
      <w:proofErr w:type="spellEnd"/>
      <w:proofErr w:type="gramEnd"/>
      <w:r w:rsidR="00983959" w:rsidRPr="00983959">
        <w:rPr>
          <w:highlight w:val="green"/>
        </w:rPr>
        <w:t xml:space="preserve"> and Al</w:t>
      </w:r>
      <w:r w:rsidR="00983959">
        <w:t xml:space="preserve">, the corresponding low-resolution patch signal and high-resolution patch signal can be represented as the same sparse representation </w:t>
      </w:r>
      <w:r w:rsidR="00983959" w:rsidRPr="00983959">
        <w:rPr>
          <w:highlight w:val="green"/>
        </w:rPr>
        <w:t>alpha</w:t>
      </w:r>
      <w:r w:rsidR="00983959">
        <w:t xml:space="preserve"> with </w:t>
      </w:r>
      <w:proofErr w:type="spellStart"/>
      <w:r w:rsidR="00983959" w:rsidRPr="00983959">
        <w:rPr>
          <w:highlight w:val="green"/>
        </w:rPr>
        <w:t>Ar</w:t>
      </w:r>
      <w:proofErr w:type="spellEnd"/>
      <w:r w:rsidR="00983959" w:rsidRPr="00983959">
        <w:rPr>
          <w:highlight w:val="green"/>
        </w:rPr>
        <w:t xml:space="preserve"> and Al</w:t>
      </w:r>
      <w:r w:rsidR="00983959">
        <w:t xml:space="preserve"> respectively</w:t>
      </w:r>
      <w:r w:rsidR="00060A8B">
        <w:t>. The high-resolution image can be reconstructed by computing th</w:t>
      </w:r>
      <w:r w:rsidR="007F382D">
        <w:t>e sparse</w:t>
      </w:r>
      <w:r w:rsidR="00060A8B">
        <w:t xml:space="preserve"> representation of the </w:t>
      </w:r>
      <w:r w:rsidR="003E42E0">
        <w:t>low-resolution image patches</w:t>
      </w:r>
      <w:r w:rsidR="00D0179B">
        <w:t xml:space="preserve"> </w:t>
      </w:r>
      <w:r w:rsidR="00D0179B" w:rsidRPr="00D0179B">
        <w:rPr>
          <w:highlight w:val="yellow"/>
        </w:rPr>
        <w:t>using Al</w:t>
      </w:r>
      <w:r w:rsidR="00D0179B">
        <w:t>, mapping the</w:t>
      </w:r>
      <w:r w:rsidR="003E42E0">
        <w:t xml:space="preserve"> sparse representation, getting the corresponding high-resolution patches </w:t>
      </w:r>
      <w:r w:rsidR="00D0179B" w:rsidRPr="00D0179B">
        <w:rPr>
          <w:highlight w:val="yellow"/>
        </w:rPr>
        <w:t xml:space="preserve">using </w:t>
      </w:r>
      <w:proofErr w:type="spellStart"/>
      <w:r w:rsidR="00D0179B" w:rsidRPr="00D0179B">
        <w:rPr>
          <w:highlight w:val="yellow"/>
        </w:rPr>
        <w:t>Ar</w:t>
      </w:r>
      <w:proofErr w:type="spellEnd"/>
      <w:r w:rsidR="00D0179B">
        <w:t xml:space="preserve"> </w:t>
      </w:r>
      <w:r w:rsidR="003E42E0">
        <w:t xml:space="preserve">and stitching </w:t>
      </w:r>
      <w:r w:rsidR="00D0179B">
        <w:t xml:space="preserve">them </w:t>
      </w:r>
      <w:r w:rsidR="00D0179B" w:rsidRPr="00D0179B">
        <w:rPr>
          <w:highlight w:val="yellow"/>
        </w:rPr>
        <w:t>to get</w:t>
      </w:r>
      <w:r w:rsidR="00C12B34">
        <w:t xml:space="preserve"> the final output.</w:t>
      </w:r>
      <w:r w:rsidR="00D17CA2">
        <w:t xml:space="preserve"> </w:t>
      </w:r>
    </w:p>
    <w:p w14:paraId="746623B5" w14:textId="77777777" w:rsidR="003E252A" w:rsidRDefault="003E252A" w:rsidP="003E4CC5"/>
    <w:p w14:paraId="0D74BB9C" w14:textId="0CDD5DC4" w:rsidR="00633DE8" w:rsidRDefault="005A1801" w:rsidP="003E4CC5">
      <w:r>
        <w:t xml:space="preserve">The key step of this method is learning the dictionary pairs </w:t>
      </w:r>
      <w:proofErr w:type="spellStart"/>
      <w:r w:rsidRPr="005A1801">
        <w:rPr>
          <w:highlight w:val="green"/>
        </w:rPr>
        <w:t>Ar</w:t>
      </w:r>
      <w:proofErr w:type="spellEnd"/>
      <w:r w:rsidRPr="005A1801">
        <w:rPr>
          <w:highlight w:val="green"/>
        </w:rPr>
        <w:t xml:space="preserve"> and Al</w:t>
      </w:r>
      <w:r w:rsidR="00E71F9C">
        <w:t xml:space="preserve">, one of the algorithm is </w:t>
      </w:r>
      <w:r w:rsidR="005B54EF">
        <w:t>K-SVD</w:t>
      </w:r>
      <w:r w:rsidR="00214BF8">
        <w:fldChar w:fldCharType="begin"/>
      </w:r>
      <w:r w:rsidR="00214BF8">
        <w:instrText xml:space="preserve"> ADDIN ZOTERO_ITEM CSL_CITATION {"citationID":"vLCmVzDG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Aharon et al., 2006)</w:t>
      </w:r>
      <w:r w:rsidR="00214BF8">
        <w:fldChar w:fldCharType="end"/>
      </w:r>
      <w:r w:rsidR="005B54EF">
        <w:t xml:space="preserve">. </w:t>
      </w:r>
      <w:r w:rsidR="00AD1C93">
        <w:t xml:space="preserve"> </w:t>
      </w:r>
      <w:r w:rsidR="00644905">
        <w:t xml:space="preserve">It iteratively learns the dictionary from the training data. For each iteration, </w:t>
      </w:r>
      <w:r w:rsidR="001E0B96">
        <w:t>K-SVD firstly compute the sparse</w:t>
      </w:r>
      <w:r w:rsidR="00644905">
        <w:t xml:space="preserve"> representation </w:t>
      </w:r>
      <w:r w:rsidR="00530995">
        <w:t xml:space="preserve">with current dictionary </w:t>
      </w:r>
      <w:r w:rsidR="00644905">
        <w:t xml:space="preserve">for training signals with some pursuit algorithm </w:t>
      </w:r>
      <w:r w:rsidR="00530995">
        <w:t>and then uses the representation to refine the dic</w:t>
      </w:r>
      <w:r w:rsidR="001851F1">
        <w:t xml:space="preserve">tionary to decrease the error </w:t>
      </w:r>
      <w:r w:rsidR="001851F1" w:rsidRPr="00D17098">
        <w:rPr>
          <w:rFonts w:hint="eastAsia"/>
          <w:highlight w:val="yellow"/>
        </w:rPr>
        <w:t>bet</w:t>
      </w:r>
      <w:r w:rsidR="001851F1" w:rsidRPr="00D17098">
        <w:rPr>
          <w:highlight w:val="yellow"/>
        </w:rPr>
        <w:t>ween</w:t>
      </w:r>
      <w:r w:rsidR="00530995" w:rsidRPr="00D17098">
        <w:rPr>
          <w:highlight w:val="yellow"/>
        </w:rPr>
        <w:t xml:space="preserve"> representation</w:t>
      </w:r>
      <w:r w:rsidR="001851F1" w:rsidRPr="00D17098">
        <w:rPr>
          <w:highlight w:val="yellow"/>
        </w:rPr>
        <w:t xml:space="preserve"> and original </w:t>
      </w:r>
      <w:r w:rsidR="00577CB9" w:rsidRPr="00D17098">
        <w:rPr>
          <w:highlight w:val="yellow"/>
        </w:rPr>
        <w:t>patch</w:t>
      </w:r>
      <w:r w:rsidR="00530995">
        <w:t xml:space="preserve">. </w:t>
      </w:r>
      <w:r w:rsidR="00704002">
        <w:t xml:space="preserve">The refining process involves SVD, which </w:t>
      </w:r>
      <w:r w:rsidR="00D17098">
        <w:t>i</w:t>
      </w:r>
      <w:r w:rsidR="00542853">
        <w:t>n SR problem</w:t>
      </w:r>
      <w:r w:rsidR="000B373B">
        <w:t xml:space="preserve">, K-SVD needs massive computation because the training process usually uses millions of </w:t>
      </w:r>
      <w:r w:rsidR="006E3708">
        <w:t xml:space="preserve">patch signals. </w:t>
      </w:r>
    </w:p>
    <w:p w14:paraId="524E1607" w14:textId="77777777" w:rsidR="00AB5862" w:rsidRDefault="00AB5862" w:rsidP="003E4CC5"/>
    <w:p w14:paraId="18AFF9E4" w14:textId="072D5C53" w:rsidR="00E31021" w:rsidRDefault="00BA78AD" w:rsidP="003E4CC5">
      <w:r>
        <w:t>The computation of K-SVD can be reduced by replacing SVD computation in every step with</w:t>
      </w:r>
      <w:r w:rsidR="00802829">
        <w:t xml:space="preserve"> simple but coarse </w:t>
      </w:r>
      <w:r w:rsidR="0053378A">
        <w:t>computation</w:t>
      </w:r>
      <w:r w:rsidR="00F71BF6">
        <w:t xml:space="preserve"> </w:t>
      </w:r>
      <w:r w:rsidR="00595ACE">
        <w:t>in every iteration</w:t>
      </w:r>
      <w:r w:rsidR="00B664EA">
        <w:t>.</w:t>
      </w:r>
      <w:r w:rsidR="002A0AA1">
        <w:fldChar w:fldCharType="begin"/>
      </w:r>
      <w:r>
        <w:instrText xml:space="preserve"> ADDIN ZOTERO_ITEM CSL_CITATION {"citationID":"ZcBzdZcg","properties":{"formattedCitation":"(Irofti and Dumitrescu, 2014)","plainCitation":"(Irofti and Dumitrescu, 2014)"},"citationItems":[{"id":631,"uris":["http://zotero.org/users/local/B4qkmALa/items/AZXXKN49"],"uri":["http://zotero.org/users/local/B4qkmALa/items/AZXXKN49"],"itemData":{"id":631,"type":"paper-conference","title":"GPU parallel implementation of the approximate K-SVD algorithm using OpenCL","container-title":"Signal Processing Conference","page":"271-275","source":"Baidu Scholar","URL":"http://ieeexplore.ieee.org/document/6952053/","author":[{"family":"Irofti","given":"Paul"},{"family":"Dumitrescu","given":"Bogdan"}],"issued":{"date-parts":[["2014"]]}}}],"schema":"https://github.com/citation-style-language/schema/raw/master/csl-citation.json"} </w:instrText>
      </w:r>
      <w:r w:rsidR="002A0AA1">
        <w:fldChar w:fldCharType="separate"/>
      </w:r>
      <w:r w:rsidRPr="00BA78AD">
        <w:t>(Irofti and Dumitrescu, 2014)</w:t>
      </w:r>
      <w:r w:rsidR="002A0AA1"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Znj0xpMw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>
        <w:fldChar w:fldCharType="separate"/>
      </w:r>
      <w:r w:rsidRPr="00BA78AD">
        <w:t>(Rubinstein et al., 2009)</w:t>
      </w:r>
      <w:r>
        <w:fldChar w:fldCharType="end"/>
      </w:r>
      <w:r w:rsidR="00E67315">
        <w:t>. It accelerate</w:t>
      </w:r>
      <w:r w:rsidR="009033FC">
        <w:t>s</w:t>
      </w:r>
      <w:r w:rsidR="00E67315">
        <w:t xml:space="preserve"> the K-SVD method with only a little precision loss. </w:t>
      </w:r>
    </w:p>
    <w:p w14:paraId="32125028" w14:textId="77777777" w:rsidR="00E31021" w:rsidRDefault="00E31021" w:rsidP="003E4CC5"/>
    <w:p w14:paraId="0399EE72" w14:textId="67EBBCEE" w:rsidR="00393844" w:rsidRDefault="00E31021" w:rsidP="003E4CC5">
      <w:r>
        <w:t xml:space="preserve">Our project focus on parallelizing the key procedure </w:t>
      </w:r>
      <w:r w:rsidR="00F50744">
        <w:t xml:space="preserve">of </w:t>
      </w:r>
      <w:r>
        <w:t>the dict</w:t>
      </w:r>
      <w:r w:rsidR="002327E2">
        <w:t>ionary learning process: K-SVD a</w:t>
      </w:r>
      <w:r w:rsidR="005E013F">
        <w:t xml:space="preserve">nd </w:t>
      </w:r>
      <w:r w:rsidR="00CA4B73">
        <w:t>to achieve better speed performance, the approximated K-SVD</w:t>
      </w:r>
      <w:r w:rsidR="00CA4B73">
        <w:fldChar w:fldCharType="begin"/>
      </w:r>
      <w:r w:rsidR="00CA4B73">
        <w:instrText xml:space="preserve"> ADDIN ZOTERO_ITEM CSL_CITATION {"citationID":"X3LxaSma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 w:rsidR="00CA4B73">
        <w:fldChar w:fldCharType="separate"/>
      </w:r>
      <w:r w:rsidR="00CA4B73" w:rsidRPr="00CA4B73">
        <w:t>(Rubinstein et al., 2009)</w:t>
      </w:r>
      <w:r w:rsidR="00CA4B73">
        <w:fldChar w:fldCharType="end"/>
      </w:r>
      <w:r w:rsidR="00CA4B73">
        <w:t xml:space="preserve"> is used. </w:t>
      </w:r>
      <w:r w:rsidR="00F50744">
        <w:t>T</w:t>
      </w:r>
      <w:r w:rsidR="001469FA">
        <w:t xml:space="preserve">he other part of the </w:t>
      </w:r>
      <w:r w:rsidR="00841C5F">
        <w:t xml:space="preserve">dictionary-based </w:t>
      </w:r>
      <w:r w:rsidR="001469FA">
        <w:t>super</w:t>
      </w:r>
      <w:r w:rsidR="00841C5F">
        <w:t xml:space="preserve"> resolution algorithm</w:t>
      </w:r>
      <w:r w:rsidR="006535E8">
        <w:t>, which only take a small part of whole computation</w:t>
      </w:r>
      <w:r w:rsidR="00841C5F">
        <w:t xml:space="preserve"> is implemented in sequential fashion. </w:t>
      </w:r>
    </w:p>
    <w:p w14:paraId="435D2BB5" w14:textId="77777777" w:rsidR="00393844" w:rsidRPr="00542853" w:rsidRDefault="00393844" w:rsidP="003E4CC5"/>
    <w:p w14:paraId="6862A39B" w14:textId="77777777" w:rsidR="00D37C4E" w:rsidRDefault="00D37C4E" w:rsidP="003E4CC5"/>
    <w:p w14:paraId="2B2B5DE2" w14:textId="77777777" w:rsidR="004C20CB" w:rsidRDefault="004C20CB" w:rsidP="003E4CC5">
      <w:pPr>
        <w:jc w:val="both"/>
        <w:rPr>
          <w:b/>
        </w:rPr>
      </w:pPr>
      <w:r>
        <w:rPr>
          <w:b/>
        </w:rPr>
        <w:lastRenderedPageBreak/>
        <w:t>2 Prior Work</w:t>
      </w:r>
    </w:p>
    <w:p w14:paraId="39BD6225" w14:textId="77777777" w:rsidR="004C20CB" w:rsidRDefault="004C20CB" w:rsidP="004C20CB">
      <w:pPr>
        <w:rPr>
          <w:sz w:val="20"/>
          <w:szCs w:val="20"/>
        </w:rPr>
      </w:pPr>
      <w:r>
        <w:rPr>
          <w:b/>
        </w:rPr>
        <w:t xml:space="preserve"> </w:t>
      </w:r>
      <w:r>
        <w:rPr>
          <w:sz w:val="20"/>
          <w:szCs w:val="20"/>
        </w:rPr>
        <w:t xml:space="preserve"> Summary of key prior work, results and references</w:t>
      </w:r>
    </w:p>
    <w:p w14:paraId="316B0460" w14:textId="10C8518C" w:rsidR="00CC35E4" w:rsidRPr="00794A8B" w:rsidRDefault="00CC35E4" w:rsidP="004C20CB">
      <w:r>
        <w:fldChar w:fldCharType="begin"/>
      </w:r>
      <w:r>
        <w:instrText xml:space="preserve"> ADDIN ZOTERO_ITEM CSL_CITATION {"citationID":"uwO9thJX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 w:rsidRPr="00CC35E4">
        <w:t>(Jianchao Yang et al., 2010)</w:t>
      </w:r>
      <w:r>
        <w:fldChar w:fldCharType="end"/>
      </w:r>
      <w:r>
        <w:t xml:space="preserve"> gives the general framework of dictionary-based approach to the super resolution.</w:t>
      </w:r>
      <w:r w:rsidR="009B080E">
        <w:t xml:space="preserve"> </w:t>
      </w:r>
      <w:r w:rsidR="00D67296">
        <w:t>T</w:t>
      </w:r>
      <w:r w:rsidR="00CA4E56">
        <w:t xml:space="preserve">he K-SVD algorithm is detailed described in the </w:t>
      </w:r>
      <w:r w:rsidR="00A3467D">
        <w:t xml:space="preserve">article </w:t>
      </w:r>
      <w:r w:rsidR="00A3467D">
        <w:fldChar w:fldCharType="begin"/>
      </w:r>
      <w:r w:rsidR="00A3467D">
        <w:instrText xml:space="preserve"> ADDIN ZOTERO_ITEM CSL_CITATION {"citationID":"ZjYgfMK3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 w:rsidR="00A3467D">
        <w:fldChar w:fldCharType="separate"/>
      </w:r>
      <w:r w:rsidR="00A3467D" w:rsidRPr="00A3467D">
        <w:t>(Aharon et al., 2006)</w:t>
      </w:r>
      <w:r w:rsidR="00A3467D">
        <w:fldChar w:fldCharType="end"/>
      </w:r>
      <w:r w:rsidR="00D67296">
        <w:t>. T</w:t>
      </w:r>
      <w:bookmarkStart w:id="0" w:name="_GoBack"/>
      <w:bookmarkEnd w:id="0"/>
      <w:r w:rsidR="00A3467D">
        <w:t xml:space="preserve">he article </w:t>
      </w:r>
      <w:r w:rsidR="00A3467D">
        <w:fldChar w:fldCharType="begin"/>
      </w:r>
      <w:r w:rsidR="00A3467D">
        <w:instrText xml:space="preserve"> ADDIN ZOTERO_ITEM CSL_CITATION {"citationID":"1cKxhBn8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 w:rsidR="00A3467D">
        <w:fldChar w:fldCharType="separate"/>
      </w:r>
      <w:r w:rsidR="00A3467D" w:rsidRPr="00A3467D">
        <w:t>(Rubinstein et al., 2009)</w:t>
      </w:r>
      <w:r w:rsidR="00A3467D">
        <w:fldChar w:fldCharType="end"/>
      </w:r>
      <w:r w:rsidR="00A3467D">
        <w:t xml:space="preserve"> comes up with the approximated K-SVD algorithm</w:t>
      </w:r>
      <w:r w:rsidR="00794A8B">
        <w:t>.</w:t>
      </w:r>
    </w:p>
    <w:p w14:paraId="7193B608" w14:textId="77777777" w:rsidR="004C5DB7" w:rsidRDefault="004C5DB7"/>
    <w:sectPr w:rsidR="004C5DB7" w:rsidSect="008345FC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D4E91CC" w14:textId="77777777" w:rsidR="00720EB4" w:rsidRDefault="00720EB4" w:rsidP="00943191">
      <w:r>
        <w:separator/>
      </w:r>
    </w:p>
  </w:endnote>
  <w:endnote w:type="continuationSeparator" w:id="0">
    <w:p w14:paraId="515BF401" w14:textId="77777777" w:rsidR="00720EB4" w:rsidRDefault="00720EB4" w:rsidP="009431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等线"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NimbusRomNo9L-Regu">
    <w:altName w:val="Cambria"/>
    <w:panose1 w:val="00000000000000000000"/>
    <w:charset w:val="00"/>
    <w:family w:val="roman"/>
    <w:notTrueType/>
    <w:pitch w:val="default"/>
  </w:font>
  <w:font w:name="等线 Light"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478D4A" w14:textId="77777777" w:rsidR="00720EB4" w:rsidRDefault="00720EB4" w:rsidP="00943191">
      <w:r>
        <w:separator/>
      </w:r>
    </w:p>
  </w:footnote>
  <w:footnote w:type="continuationSeparator" w:id="0">
    <w:p w14:paraId="35820737" w14:textId="77777777" w:rsidR="00720EB4" w:rsidRDefault="00720EB4" w:rsidP="0094319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6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5BF6"/>
    <w:rsid w:val="00060A8B"/>
    <w:rsid w:val="000826AD"/>
    <w:rsid w:val="000B373B"/>
    <w:rsid w:val="001469FA"/>
    <w:rsid w:val="001851F1"/>
    <w:rsid w:val="001B23D9"/>
    <w:rsid w:val="001C52A1"/>
    <w:rsid w:val="001C6B03"/>
    <w:rsid w:val="001E010B"/>
    <w:rsid w:val="001E0B96"/>
    <w:rsid w:val="00214BF8"/>
    <w:rsid w:val="002262E1"/>
    <w:rsid w:val="002327E2"/>
    <w:rsid w:val="002A0AA1"/>
    <w:rsid w:val="002D6500"/>
    <w:rsid w:val="002E13F1"/>
    <w:rsid w:val="002E3036"/>
    <w:rsid w:val="002F5BF6"/>
    <w:rsid w:val="00346AF7"/>
    <w:rsid w:val="00372E69"/>
    <w:rsid w:val="00377963"/>
    <w:rsid w:val="00393844"/>
    <w:rsid w:val="003E252A"/>
    <w:rsid w:val="003E42E0"/>
    <w:rsid w:val="003E4CC5"/>
    <w:rsid w:val="003E6A10"/>
    <w:rsid w:val="004C20CB"/>
    <w:rsid w:val="004C5DB7"/>
    <w:rsid w:val="004F10ED"/>
    <w:rsid w:val="00530995"/>
    <w:rsid w:val="0053378A"/>
    <w:rsid w:val="00542853"/>
    <w:rsid w:val="00577CB9"/>
    <w:rsid w:val="005921CA"/>
    <w:rsid w:val="00595ACE"/>
    <w:rsid w:val="005A1801"/>
    <w:rsid w:val="005B54EF"/>
    <w:rsid w:val="005D29B3"/>
    <w:rsid w:val="005E013F"/>
    <w:rsid w:val="005E4609"/>
    <w:rsid w:val="00633DE8"/>
    <w:rsid w:val="00644905"/>
    <w:rsid w:val="006535E8"/>
    <w:rsid w:val="00683588"/>
    <w:rsid w:val="006C37E5"/>
    <w:rsid w:val="006E3708"/>
    <w:rsid w:val="00704002"/>
    <w:rsid w:val="00720EB4"/>
    <w:rsid w:val="00785FA4"/>
    <w:rsid w:val="0079387B"/>
    <w:rsid w:val="00794A8B"/>
    <w:rsid w:val="007C657A"/>
    <w:rsid w:val="007E1E74"/>
    <w:rsid w:val="007F382D"/>
    <w:rsid w:val="00802829"/>
    <w:rsid w:val="008345FC"/>
    <w:rsid w:val="00841C5F"/>
    <w:rsid w:val="00893B23"/>
    <w:rsid w:val="009033FC"/>
    <w:rsid w:val="0091426E"/>
    <w:rsid w:val="0091724B"/>
    <w:rsid w:val="00943191"/>
    <w:rsid w:val="00982928"/>
    <w:rsid w:val="00983959"/>
    <w:rsid w:val="009B080E"/>
    <w:rsid w:val="009E0A6D"/>
    <w:rsid w:val="009F74EC"/>
    <w:rsid w:val="00A3467D"/>
    <w:rsid w:val="00A43745"/>
    <w:rsid w:val="00A557D5"/>
    <w:rsid w:val="00A65C74"/>
    <w:rsid w:val="00A73A0D"/>
    <w:rsid w:val="00A85347"/>
    <w:rsid w:val="00AB5862"/>
    <w:rsid w:val="00AD1C93"/>
    <w:rsid w:val="00AD51FF"/>
    <w:rsid w:val="00AD6D77"/>
    <w:rsid w:val="00B56DF1"/>
    <w:rsid w:val="00B664EA"/>
    <w:rsid w:val="00BA78AD"/>
    <w:rsid w:val="00BC06B4"/>
    <w:rsid w:val="00BE1DC8"/>
    <w:rsid w:val="00C12B34"/>
    <w:rsid w:val="00C9097A"/>
    <w:rsid w:val="00CA4B73"/>
    <w:rsid w:val="00CA4E56"/>
    <w:rsid w:val="00CB0484"/>
    <w:rsid w:val="00CC35E4"/>
    <w:rsid w:val="00CD5AB7"/>
    <w:rsid w:val="00D0179B"/>
    <w:rsid w:val="00D17098"/>
    <w:rsid w:val="00D17CA2"/>
    <w:rsid w:val="00D37C4E"/>
    <w:rsid w:val="00D67296"/>
    <w:rsid w:val="00D8294F"/>
    <w:rsid w:val="00DD16FC"/>
    <w:rsid w:val="00E00149"/>
    <w:rsid w:val="00E022EB"/>
    <w:rsid w:val="00E03BC9"/>
    <w:rsid w:val="00E136EC"/>
    <w:rsid w:val="00E224ED"/>
    <w:rsid w:val="00E31021"/>
    <w:rsid w:val="00E67315"/>
    <w:rsid w:val="00E71F9C"/>
    <w:rsid w:val="00E95BE4"/>
    <w:rsid w:val="00EA0DD2"/>
    <w:rsid w:val="00EC2846"/>
    <w:rsid w:val="00F15ADE"/>
    <w:rsid w:val="00F50744"/>
    <w:rsid w:val="00F71BF6"/>
    <w:rsid w:val="00F86550"/>
    <w:rsid w:val="00FF32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0BB1556"/>
  <w15:chartTrackingRefBased/>
  <w15:docId w15:val="{803BF6AD-FBD8-4CA0-B51A-D9500E22EC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rsid w:val="00FF326E"/>
    <w:pPr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943191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4319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43191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94319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3191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14BF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14BF8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14B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otnotes" Target="footnotes.xml"/><Relationship Id="rId5" Type="http://schemas.openxmlformats.org/officeDocument/2006/relationships/endnotes" Target="endnote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6</TotalTime>
  <Pages>2</Pages>
  <Words>2352</Words>
  <Characters>13411</Characters>
  <Application>Microsoft Macintosh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胡啸天</dc:creator>
  <cp:keywords/>
  <dc:description/>
  <cp:lastModifiedBy>xiaoyameng1995@yahoo.com</cp:lastModifiedBy>
  <cp:revision>96</cp:revision>
  <dcterms:created xsi:type="dcterms:W3CDTF">2017-12-17T03:30:00Z</dcterms:created>
  <dcterms:modified xsi:type="dcterms:W3CDTF">2017-12-17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QUlGD0CG"/&gt;&lt;style id="http://www.zotero.org/styles/cell" hasBibliography="1" bibliographyStyleHasBeenSet="0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"/&gt;&lt;pref name="noteType" value=""/&gt;&lt;/prefs&gt;&lt;/data&gt;</vt:lpwstr>
  </property>
</Properties>
</file>